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77777777" w:rsidR="00966217" w:rsidRPr="00283AEF" w:rsidRDefault="00966217" w:rsidP="00966217">
      <w:pPr>
        <w:pStyle w:val="ListParagraph"/>
        <w:ind w:left="1440"/>
        <w:rPr>
          <w:rFonts w:ascii="Times New Roman" w:hAnsi="Times New Roman" w:cs="Times New Roman"/>
        </w:rPr>
      </w:pPr>
    </w:p>
    <w:p w14:paraId="1B56FA2D" w14:textId="4603686F" w:rsidR="00BC1651" w:rsidRDefault="00283AEF" w:rsidP="00827720">
      <w:pPr>
        <w:pStyle w:val="Heading1"/>
      </w:pPr>
      <w:r>
        <w:t>Defining the placenta</w:t>
      </w:r>
    </w:p>
    <w:p w14:paraId="5C7756CA" w14:textId="1FD6B0AB" w:rsidR="00AE0B05" w:rsidRDefault="00283AEF" w:rsidP="00283AEF">
      <w:pPr>
        <w:pStyle w:val="ListParagraph"/>
        <w:numPr>
          <w:ilvl w:val="0"/>
          <w:numId w:val="3"/>
        </w:numPr>
        <w:rPr>
          <w:rFonts w:ascii="Times New Roman" w:hAnsi="Times New Roman" w:cs="Times New Roman"/>
        </w:rPr>
      </w:pPr>
      <w:r>
        <w:rPr>
          <w:rFonts w:ascii="Times New Roman" w:hAnsi="Times New Roman" w:cs="Times New Roman"/>
        </w:rPr>
        <w:t>O</w:t>
      </w:r>
      <w:r w:rsidR="002A703D">
        <w:rPr>
          <w:rFonts w:ascii="Times New Roman" w:hAnsi="Times New Roman" w:cs="Times New Roman"/>
        </w:rPr>
        <w:t>verall structure and function</w:t>
      </w:r>
      <w:r>
        <w:rPr>
          <w:rFonts w:ascii="Times New Roman" w:hAnsi="Times New Roman" w:cs="Times New Roman"/>
        </w:rPr>
        <w:t xml:space="preserve"> of the </w:t>
      </w:r>
      <w:r w:rsidR="00187860">
        <w:rPr>
          <w:rFonts w:ascii="Times New Roman" w:hAnsi="Times New Roman" w:cs="Times New Roman"/>
        </w:rPr>
        <w:t xml:space="preserve">human and animal </w:t>
      </w:r>
      <w:r>
        <w:rPr>
          <w:rFonts w:ascii="Times New Roman" w:hAnsi="Times New Roman" w:cs="Times New Roman"/>
        </w:rPr>
        <w:t>placenta</w:t>
      </w:r>
      <w:r w:rsidR="00AE0B05">
        <w:rPr>
          <w:rFonts w:ascii="Times New Roman" w:hAnsi="Times New Roman" w:cs="Times New Roman"/>
        </w:rPr>
        <w:t xml:space="preserve"> </w:t>
      </w: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3E72300D" w14:textId="0C9DCBA4" w:rsidR="005731F9" w:rsidRDefault="005731F9" w:rsidP="008A6674">
      <w:pPr>
        <w:pStyle w:val="ListParagraph"/>
        <w:numPr>
          <w:ilvl w:val="0"/>
          <w:numId w:val="3"/>
        </w:numPr>
        <w:rPr>
          <w:rFonts w:ascii="Times New Roman" w:hAnsi="Times New Roman" w:cs="Times New Roman"/>
        </w:rPr>
      </w:pPr>
      <w:r>
        <w:rPr>
          <w:rFonts w:ascii="Times New Roman" w:hAnsi="Times New Roman" w:cs="Times New Roman"/>
        </w:rPr>
        <w:t xml:space="preserve">Placental </w:t>
      </w:r>
      <w:r w:rsidR="00350031">
        <w:rPr>
          <w:rFonts w:ascii="Times New Roman" w:hAnsi="Times New Roman" w:cs="Times New Roman"/>
        </w:rPr>
        <w:t xml:space="preserve">responses </w:t>
      </w:r>
      <w:r>
        <w:rPr>
          <w:rFonts w:ascii="Times New Roman" w:hAnsi="Times New Roman" w:cs="Times New Roman"/>
        </w:rPr>
        <w:t>to maternal endocrine</w:t>
      </w:r>
      <w:r w:rsidR="00350031">
        <w:rPr>
          <w:rFonts w:ascii="Times New Roman" w:hAnsi="Times New Roman" w:cs="Times New Roman"/>
        </w:rPr>
        <w:t xml:space="preserve"> and nutritional</w:t>
      </w:r>
      <w:r>
        <w:rPr>
          <w:rFonts w:ascii="Times New Roman" w:hAnsi="Times New Roman" w:cs="Times New Roman"/>
        </w:rPr>
        <w:t xml:space="preserve"> signals </w:t>
      </w:r>
      <w:r w:rsidR="002B4EE9">
        <w:rPr>
          <w:rFonts w:ascii="Times New Roman" w:hAnsi="Times New Roman" w:cs="Times New Roman"/>
        </w:rPr>
        <w:t xml:space="preserve">in </w:t>
      </w:r>
      <w:r w:rsidR="00966217">
        <w:rPr>
          <w:rFonts w:ascii="Times New Roman" w:hAnsi="Times New Roman" w:cs="Times New Roman"/>
        </w:rPr>
        <w:t>lean and obese mothers</w:t>
      </w:r>
      <w:r w:rsidR="002B4EE9">
        <w:rPr>
          <w:rFonts w:ascii="Times New Roman" w:hAnsi="Times New Roman" w:cs="Times New Roman"/>
        </w:rPr>
        <w:t xml:space="preserve"> </w:t>
      </w: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lastRenderedPageBreak/>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w:t>
      </w:r>
      <w:bookmarkStart w:id="0" w:name="_GoBack"/>
      <w:bookmarkEnd w:id="0"/>
      <w:r>
        <w:t>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AF5A0" w14:textId="77777777" w:rsidR="004A67A6" w:rsidRDefault="004A67A6" w:rsidP="00EB23A7">
      <w:r>
        <w:separator/>
      </w:r>
    </w:p>
  </w:endnote>
  <w:endnote w:type="continuationSeparator" w:id="0">
    <w:p w14:paraId="288CF362" w14:textId="77777777" w:rsidR="004A67A6" w:rsidRDefault="004A67A6"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08AD3" w14:textId="77777777" w:rsidR="004A67A6" w:rsidRDefault="004A67A6" w:rsidP="00EB23A7">
      <w:r>
        <w:separator/>
      </w:r>
    </w:p>
  </w:footnote>
  <w:footnote w:type="continuationSeparator" w:id="0">
    <w:p w14:paraId="2C439F20" w14:textId="77777777" w:rsidR="004A67A6" w:rsidRDefault="004A67A6"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B3494"/>
    <w:rsid w:val="000B65F1"/>
    <w:rsid w:val="000B6895"/>
    <w:rsid w:val="00112D59"/>
    <w:rsid w:val="0012414D"/>
    <w:rsid w:val="00134C0B"/>
    <w:rsid w:val="001635DE"/>
    <w:rsid w:val="001661F3"/>
    <w:rsid w:val="001852AE"/>
    <w:rsid w:val="00187860"/>
    <w:rsid w:val="001B42EB"/>
    <w:rsid w:val="001F0C35"/>
    <w:rsid w:val="001F0C9C"/>
    <w:rsid w:val="00200B1A"/>
    <w:rsid w:val="00212190"/>
    <w:rsid w:val="00223ABA"/>
    <w:rsid w:val="002270E0"/>
    <w:rsid w:val="002437F6"/>
    <w:rsid w:val="00275911"/>
    <w:rsid w:val="00283AEF"/>
    <w:rsid w:val="002902DE"/>
    <w:rsid w:val="002A703D"/>
    <w:rsid w:val="002B4EE9"/>
    <w:rsid w:val="002D619E"/>
    <w:rsid w:val="002D7478"/>
    <w:rsid w:val="002F58D8"/>
    <w:rsid w:val="00317AA4"/>
    <w:rsid w:val="003269FB"/>
    <w:rsid w:val="0034196A"/>
    <w:rsid w:val="00350031"/>
    <w:rsid w:val="0035011C"/>
    <w:rsid w:val="003702CC"/>
    <w:rsid w:val="003B4442"/>
    <w:rsid w:val="003D6266"/>
    <w:rsid w:val="003F24BF"/>
    <w:rsid w:val="003F339D"/>
    <w:rsid w:val="003F4851"/>
    <w:rsid w:val="0040243A"/>
    <w:rsid w:val="0041189B"/>
    <w:rsid w:val="004126FE"/>
    <w:rsid w:val="0041714E"/>
    <w:rsid w:val="0047010D"/>
    <w:rsid w:val="00470B03"/>
    <w:rsid w:val="004A1E3C"/>
    <w:rsid w:val="004A67A6"/>
    <w:rsid w:val="004D4864"/>
    <w:rsid w:val="004D6A3A"/>
    <w:rsid w:val="00533F41"/>
    <w:rsid w:val="00557644"/>
    <w:rsid w:val="005731F9"/>
    <w:rsid w:val="00585A4A"/>
    <w:rsid w:val="005B3D05"/>
    <w:rsid w:val="005C4A0A"/>
    <w:rsid w:val="00603ACA"/>
    <w:rsid w:val="006126DB"/>
    <w:rsid w:val="00613E98"/>
    <w:rsid w:val="006233FF"/>
    <w:rsid w:val="0062651D"/>
    <w:rsid w:val="006332C1"/>
    <w:rsid w:val="00677AEF"/>
    <w:rsid w:val="00684DCC"/>
    <w:rsid w:val="006A68D6"/>
    <w:rsid w:val="006C2A72"/>
    <w:rsid w:val="006C2E98"/>
    <w:rsid w:val="007010D3"/>
    <w:rsid w:val="00704C87"/>
    <w:rsid w:val="00736DF8"/>
    <w:rsid w:val="007A78B4"/>
    <w:rsid w:val="007A7991"/>
    <w:rsid w:val="007D275A"/>
    <w:rsid w:val="008170E9"/>
    <w:rsid w:val="00827720"/>
    <w:rsid w:val="00833207"/>
    <w:rsid w:val="00877B94"/>
    <w:rsid w:val="00894DBB"/>
    <w:rsid w:val="008A0097"/>
    <w:rsid w:val="008A6674"/>
    <w:rsid w:val="008B4E91"/>
    <w:rsid w:val="008C1453"/>
    <w:rsid w:val="008E079D"/>
    <w:rsid w:val="008F20CB"/>
    <w:rsid w:val="00916795"/>
    <w:rsid w:val="009351A6"/>
    <w:rsid w:val="00936442"/>
    <w:rsid w:val="00966217"/>
    <w:rsid w:val="00985E49"/>
    <w:rsid w:val="00991E43"/>
    <w:rsid w:val="009A3470"/>
    <w:rsid w:val="009A5479"/>
    <w:rsid w:val="009C3E90"/>
    <w:rsid w:val="009C5CEA"/>
    <w:rsid w:val="00A20EAD"/>
    <w:rsid w:val="00A364B0"/>
    <w:rsid w:val="00A366C9"/>
    <w:rsid w:val="00A44988"/>
    <w:rsid w:val="00A52442"/>
    <w:rsid w:val="00A600DE"/>
    <w:rsid w:val="00AB3709"/>
    <w:rsid w:val="00AD6567"/>
    <w:rsid w:val="00AD6E93"/>
    <w:rsid w:val="00AE0B05"/>
    <w:rsid w:val="00AE3A80"/>
    <w:rsid w:val="00B11A2A"/>
    <w:rsid w:val="00B16A5F"/>
    <w:rsid w:val="00B22E54"/>
    <w:rsid w:val="00B37F0D"/>
    <w:rsid w:val="00B41924"/>
    <w:rsid w:val="00B60D85"/>
    <w:rsid w:val="00B90E91"/>
    <w:rsid w:val="00B96CF1"/>
    <w:rsid w:val="00BC1651"/>
    <w:rsid w:val="00BF4935"/>
    <w:rsid w:val="00C0147A"/>
    <w:rsid w:val="00C05D97"/>
    <w:rsid w:val="00C218B5"/>
    <w:rsid w:val="00C21F48"/>
    <w:rsid w:val="00C37B87"/>
    <w:rsid w:val="00C54544"/>
    <w:rsid w:val="00C70301"/>
    <w:rsid w:val="00CA4428"/>
    <w:rsid w:val="00CE276C"/>
    <w:rsid w:val="00D16E33"/>
    <w:rsid w:val="00D31195"/>
    <w:rsid w:val="00D46A3A"/>
    <w:rsid w:val="00D73104"/>
    <w:rsid w:val="00D823DB"/>
    <w:rsid w:val="00D9795B"/>
    <w:rsid w:val="00DA10B9"/>
    <w:rsid w:val="00DB6C0F"/>
    <w:rsid w:val="00DE0E3A"/>
    <w:rsid w:val="00DE22AB"/>
    <w:rsid w:val="00DE3B9A"/>
    <w:rsid w:val="00E401F0"/>
    <w:rsid w:val="00E550B4"/>
    <w:rsid w:val="00E76013"/>
    <w:rsid w:val="00EB23A7"/>
    <w:rsid w:val="00EB38EA"/>
    <w:rsid w:val="00EB5D1D"/>
    <w:rsid w:val="00EF304F"/>
    <w:rsid w:val="00EF52D5"/>
    <w:rsid w:val="00F371B1"/>
    <w:rsid w:val="00F55865"/>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2A7786-2118-8744-B43D-C25D89748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5631</Words>
  <Characters>32102</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7-12-19T21:59:00Z</dcterms:created>
  <dcterms:modified xsi:type="dcterms:W3CDTF">2018-01-0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